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04AD1" w14:textId="77777777" w:rsidR="00DC39DA" w:rsidRDefault="00B0125D" w:rsidP="00B0125D">
      <w:r>
        <w:t xml:space="preserve">Authors: </w:t>
      </w:r>
    </w:p>
    <w:p w14:paraId="1123CB0E" w14:textId="256568C0" w:rsidR="00B0125D" w:rsidRDefault="00B0125D" w:rsidP="00B0125D">
      <w:r>
        <w:t>Fengling Hu, Sarah</w:t>
      </w:r>
      <w:r w:rsidR="00C77B4E">
        <w:t xml:space="preserve"> M. </w:t>
      </w:r>
      <w:r>
        <w:t xml:space="preserve">Weinstein, Erica </w:t>
      </w:r>
      <w:r w:rsidR="002E161D">
        <w:t xml:space="preserve">B. </w:t>
      </w:r>
      <w:r>
        <w:t xml:space="preserve">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51632BA1" w:rsidR="00150E72" w:rsidRDefault="00150E72" w:rsidP="00150E72">
      <w:r>
        <w:t xml:space="preserve">Voxel-wise Intermodal Coupling Analyses of </w:t>
      </w:r>
      <w:r w:rsidR="00BA04EC">
        <w:t>Multiple</w:t>
      </w:r>
      <w:r>
        <w:t xml:space="preserve"> </w:t>
      </w:r>
      <w:r w:rsidR="00BA04EC">
        <w:t>Images Using</w:t>
      </w:r>
      <w:r>
        <w:t xml:space="preserve"> Local Covariance Decompositions</w:t>
      </w:r>
    </w:p>
    <w:p w14:paraId="77D32474" w14:textId="77777777" w:rsidR="00B0125D" w:rsidRDefault="00B0125D" w:rsidP="00B0125D"/>
    <w:p w14:paraId="7A2A6422" w14:textId="77777777" w:rsidR="00B0125D" w:rsidRDefault="00B0125D" w:rsidP="00B0125D">
      <w:r>
        <w:t>Introduction:</w:t>
      </w:r>
    </w:p>
    <w:p w14:paraId="75E850D3" w14:textId="0E4DBB5F" w:rsidR="00F2643E"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7827E4">
        <w:fldChar w:fldCharType="begin"/>
      </w:r>
      <w:r w:rsidR="001F1848">
        <w:instrText xml:space="preserve"> ADDIN ZOTERO_ITEM CSL_CITATION {"citationID":"6RWjOMH6","properties":{"formattedCitation":"[1\\uc0\\u8211{}3]","plainCitation":"[1–3]","noteIndex":0},"citationItems":[{"id":323,"uris":["http://zotero.org/users/6851597/items/EY2LI67F"],"uri":["http://zotero.org/users/6851597/items/EY2LI67F"],"itemData":{"id":323,"type":"article-journal","abstract":"To support brain development during youth, the brain must balance energy delivery and consumption. Previous studies in adults have demonstrated high coupling between cerebral blood flow and brain function as measured using functional neuroimaging, but how this relationship evolves over adolescence is unknown. To address this gap, we studied a sample of 831 children and adolescents (478 females, ages 8-22) from the Philadelphia Neurodevelopmental Cohort who were scanned at 3T with both arterial spin labeled (ASL) MRI and resting-state functional MRI (fMRI). Local coupling between cerebral blood flow (CBF, from ASL) and the amplitude of low frequency fluctuations (ALFF, from fMRI) was first quantified using locally weighted regressions on the cortical surface. We then used generalized additive models to evaluate how CBF-ALFF coupling was associated with age, sex, and executive function. Enrichment of effects within canonical functional networks was evaluated using spin-based permutation tests. Our analyses revealed tight CBF-ALFF coupling across the brain. Whole-brain CBF-ALFF coupling decreased with age, largely driven by coupling decreases in the inferior frontal cortex, precuneus, visual cortex, and temporoparietal cortex (pfdr &lt;0.05). Females had stronger coupling in the frontoparietal network than males (pfdr &lt;0.05). Better executive function was associated with decreased coupling in the somatomotor network (pfdr &lt;0.05). Overall, we found that CBF-ALFF coupling evolves in development, differs by sex, and is associated with individual differences in executive function. Future studies will investigate relationships between maturational changes in CBF-ALFF coupling and the presence of psychiatric symptoms in youth.\nSIGNIFICANCE The functions of the human brain are metabolically expensive and reliant on coupling between cerebral blood flow and neural activity. Previous neuroimaging studies in adults demonstrate tight physiology-function coupling, but how this coupling evolves over development is unknown. Here, we examine the relationship between blood flow as measured by arterial spin labeling and the amplitude of low frequency fluctuations from resting-state magnetic resonance imaging across a large sample of youth. We demonstrate regionally specific changes in coupling over age and show that variations in coupling are related to biological sex and executive function. Our results highlight the importance of CBF-ALFF coupling throughout development; we discuss its potential as a future target for the study of neuropsychiatric diseases.","container-title":"bioRxiv","language":"en","note":"Company: Cold Spring Harbor Laboratory\nDOI: 10.1101/2021.07.28.454179\nDistributor: Cold Spring Harbor Laboratory\nLabel: Cold Spring Harbor Laboratory\nsection: New Results\ntype: article","source":"bioRxiv","title":"Developmental coupling of cerebral blood flow and fMRI fluctuations in youth","URL":"https://www.biorxiv.org/content/10.1101/2021.07.28.454179v1","author":[{"family":"Baller","given":"Erica B."},{"family":"Valcarcel","given":"Alessandra M."},{"family":"Adebimpe","given":"Azeez"},{"family":"Alexander-Bloch","given":"Aaron"},{"family":"Cui","given":"Zaixu"},{"family":"Gur","given":"Ruben C."},{"family":"Gur","given":"Raquel E."},{"family":"Larsen","given":"Bart L."},{"family":"Linn","given":"Kristin A."},{"family":"O’Donnell","given":"Carly M."},{"family":"Pines","given":"Adam R."},{"family":"Raznahan","given":"Armin"},{"family":"Roalf","given":"David R."},{"family":"Sydnor","given":"Valerie J."},{"family":"Tapera","given":"Tinashe M."},{"family":"Tisdall","given":"M. Dylan"},{"family":"Vandekar","given":"Simon"},{"family":"Xia","given":"Cedric H."},{"family":"Detre","given":"John A."},{"family":"Shinohara","given":"Russell T."},{"family":"Satterthwaite","given":"Theodore D."}],"accessed":{"date-parts":[["2021",12,3]]},"issued":{"date-parts":[["2021",7,29]]}}},{"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id":328,"uris":["http://zotero.org/users/6851597/items/TIQQSZJR"],"uri":["http://zotero.org/users/6851597/items/TIQQSZJR"],"itemData":{"id":328,"type":"article-journal","abstract":"BACKGROUND AND PURPOSE: Magnetic resonance imaging (MRI) is crucial for in vivo detection and characterization of white matter lesions (WMLs) in multiple sclerosis. While WMLs have been studied for over two decades using MRI, automated segmentation remains challenging. Although the majority of statistical techniques for the automated segmentation of WMLs are based on single imaging modalities, recent advances have used multimodal techniques for identifying WMLs. Complementary modalities emphasize different tissue properties, which help identify interrelated features of lesions.\nMETHODS: Method for Inter-Modal Segmentation Analysis (MIMoSA), a fully automatic lesion segmentation algorithm that utilizes novel covariance features from intermodal coupling regression in addition to mean structure to model the probability lesion is contained in each voxel, is proposed. MIMoSA was validated by comparison with both expert manual and other automated segmentation methods in two datasets. The first included 98 subjects imaged at Johns Hopkins Hospital in which bootstrap cross-validation was used to compare the performance of MIMoSA against OASIS and LesionTOADS, two popular automatic segmentation approaches. For a secondary validation, a publicly available data from a segmentation challenge were used for performance benchmarking.\nRESULTS: In the Johns Hopkins study, MIMoSA yielded average Sørensen-Dice coefficient (DSC) of .57 and partial AUC of .68 calculated with false positive rates up to 1%. This was superior to performance using OASIS and LesionTOADS. The proposed method also performed competitively in the segmentation challenge dataset.\nCONCLUSION: MIMoSA resulted in statistically significant improvements in lesion segmentation performance compared with LesionTOADS and OASIS, and performed competitively in an additional validation study.","container-title":"Journal of Neuroimaging: Official Journal of the American Society of Neuroimaging","DOI":"10.1111/jon.12506","ISSN":"1552-6569","issue":"4","journalAbbreviation":"J Neuroimaging","language":"eng","note":"00034 \nPMID: 29516669\nPMCID: PMC6030441","page":"389-398","source":"PubMed","title":"MIMoSA: An Automated Method for Intermodal Segmentation Analysis of Multiple Sclerosis Brain Lesions","title-short":"MIMoSA","volume":"28","author":[{"family":"Valcarcel","given":"Alessandra M."},{"family":"Linn","given":"Kristin A."},{"family":"Vandekar","given":"Simon N."},{"family":"Satterthwaite","given":"Theodore D."},{"family":"Muschelli","given":"John"},{"family":"Calabresi","given":"Peter A."},{"family":"Pham","given":"Dzung L."},{"family":"Martin","given":"Melissa Lynne"},{"family":"Shinohara","given":"Russell T."}],"issued":{"date-parts":[["2018",7]]}}}],"schema":"https://github.com/citation-style-language/schema/raw/master/csl-citation.json"} </w:instrText>
      </w:r>
      <w:r w:rsidR="007827E4">
        <w:fldChar w:fldCharType="separate"/>
      </w:r>
      <w:r w:rsidR="007827E4" w:rsidRPr="007827E4">
        <w:rPr>
          <w:rFonts w:ascii="Calibri" w:cs="Calibri"/>
        </w:rPr>
        <w:t>[1–3]</w:t>
      </w:r>
      <w:r w:rsidR="007827E4">
        <w:fldChar w:fldCharType="end"/>
      </w:r>
      <w:r w:rsidR="00126829">
        <w:t xml:space="preserve"> </w:t>
      </w:r>
      <w:r w:rsidR="007827E4">
        <w:t>For example, in</w:t>
      </w:r>
      <w:r w:rsidR="00233011">
        <w:t xml:space="preserve"> neurodevelopment</w:t>
      </w:r>
      <w:r>
        <w:t xml:space="preserve">, </w:t>
      </w:r>
      <w:proofErr w:type="spellStart"/>
      <w:r w:rsidR="00AA6BB7">
        <w:t>IMCo</w:t>
      </w:r>
      <w:proofErr w:type="spellEnd"/>
      <w:r w:rsidR="00AA6BB7">
        <w:t xml:space="preserve"> </w:t>
      </w:r>
      <w:r>
        <w:t xml:space="preserve">between cortical thickness and sulcal depth </w:t>
      </w:r>
      <w:r w:rsidR="00233011">
        <w:t xml:space="preserve">has been shown to be </w:t>
      </w:r>
      <w:r>
        <w:t>spatially heterogeneous, change</w:t>
      </w:r>
      <w:r w:rsidR="00233011">
        <w:t xml:space="preserve"> </w:t>
      </w:r>
      <w:r>
        <w:t>with age, and var</w:t>
      </w:r>
      <w:r w:rsidR="00233011">
        <w:t xml:space="preserve">y </w:t>
      </w:r>
      <w:r>
        <w:t>between males and females.</w:t>
      </w:r>
      <w:r w:rsidR="00233011">
        <w:fldChar w:fldCharType="begin"/>
      </w:r>
      <w:r w:rsidR="007827E4">
        <w:instrText xml:space="preserve"> ADDIN ZOTERO_ITEM CSL_CITATION {"citationID":"GauoAtsJ","properties":{"formattedCitation":"[2]","plainCitation":"[2]","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rsidR="00233011">
        <w:fldChar w:fldCharType="separate"/>
      </w:r>
      <w:r w:rsidR="007827E4">
        <w:rPr>
          <w:noProof/>
        </w:rPr>
        <w:t>[2]</w:t>
      </w:r>
      <w:r w:rsidR="00233011">
        <w:fldChar w:fldCharType="end"/>
      </w:r>
      <w:r w:rsidR="00233011">
        <w:t xml:space="preserve"> </w:t>
      </w:r>
      <w:proofErr w:type="spellStart"/>
      <w:r w:rsidR="00AA6BB7">
        <w:t>IMCo</w:t>
      </w:r>
      <w:proofErr w:type="spellEnd"/>
      <w:r w:rsidR="00233011">
        <w:t xml:space="preserve"> of cerebral blood flow </w:t>
      </w:r>
      <w:r w:rsidR="00134A92">
        <w:t xml:space="preserve">(CBF) </w:t>
      </w:r>
      <w:r w:rsidR="00233011">
        <w:t xml:space="preserve">and </w:t>
      </w:r>
      <w:r w:rsidR="00233011" w:rsidRPr="00233011">
        <w:t>amplitude of low frequency fluctuation</w:t>
      </w:r>
      <w:r w:rsidR="00233011">
        <w:t xml:space="preserve"> </w:t>
      </w:r>
      <w:r w:rsidR="00134A92">
        <w:t xml:space="preserve">(ALFF) </w:t>
      </w:r>
      <w:r w:rsidR="00A63D84">
        <w:t>also showed changes based on age and sex.</w:t>
      </w:r>
      <w:r w:rsidR="007827E4">
        <w:fldChar w:fldCharType="begin"/>
      </w:r>
      <w:r w:rsidR="001F1848">
        <w:instrText xml:space="preserve"> ADDIN ZOTERO_ITEM CSL_CITATION {"citationID":"xtbvcwVy","properties":{"formattedCitation":"[1]","plainCitation":"[1]","noteIndex":0},"citationItems":[{"id":323,"uris":["http://zotero.org/users/6851597/items/EY2LI67F"],"uri":["http://zotero.org/users/6851597/items/EY2LI67F"],"itemData":{"id":323,"type":"article-journal","abstract":"To support brain development during youth, the brain must balance energy delivery and consumption. Previous studies in adults have demonstrated high coupling between cerebral blood flow and brain function as measured using functional neuroimaging, but how this relationship evolves over adolescence is unknown. To address this gap, we studied a sample of 831 children and adolescents (478 females, ages 8-22) from the Philadelphia Neurodevelopmental Cohort who were scanned at 3T with both arterial spin labeled (ASL) MRI and resting-state functional MRI (fMRI). Local coupling between cerebral blood flow (CBF, from ASL) and the amplitude of low frequency fluctuations (ALFF, from fMRI) was first quantified using locally weighted regressions on the cortical surface. We then used generalized additive models to evaluate how CBF-ALFF coupling was associated with age, sex, and executive function. Enrichment of effects within canonical functional networks was evaluated using spin-based permutation tests. Our analyses revealed tight CBF-ALFF coupling across the brain. Whole-brain CBF-ALFF coupling decreased with age, largely driven by coupling decreases in the inferior frontal cortex, precuneus, visual cortex, and temporoparietal cortex (pfdr &lt;0.05). Females had stronger coupling in the frontoparietal network than males (pfdr &lt;0.05). Better executive function was associated with decreased coupling in the somatomotor network (pfdr &lt;0.05). Overall, we found that CBF-ALFF coupling evolves in development, differs by sex, and is associated with individual differences in executive function. Future studies will investigate relationships between maturational changes in CBF-ALFF coupling and the presence of psychiatric symptoms in youth.\nSIGNIFICANCE The functions of the human brain are metabolically expensive and reliant on coupling between cerebral blood flow and neural activity. Previous neuroimaging studies in adults demonstrate tight physiology-function coupling, but how this coupling evolves over development is unknown. Here, we examine the relationship between blood flow as measured by arterial spin labeling and the amplitude of low frequency fluctuations from resting-state magnetic resonance imaging across a large sample of youth. We demonstrate regionally specific changes in coupling over age and show that variations in coupling are related to biological sex and executive function. Our results highlight the importance of CBF-ALFF coupling throughout development; we discuss its potential as a future target for the study of neuropsychiatric diseases.","container-title":"bioRxiv","language":"en","note":"Company: Cold Spring Harbor Laboratory\nDOI: 10.1101/2021.07.28.454179\nDistributor: Cold Spring Harbor Laboratory\nLabel: Cold Spring Harbor Laboratory\nsection: New Results\ntype: article","source":"bioRxiv","title":"Developmental coupling of cerebral blood flow and fMRI fluctuations in youth","URL":"https://www.biorxiv.org/content/10.1101/2021.07.28.454179v1","author":[{"family":"Baller","given":"Erica B."},{"family":"Valcarcel","given":"Alessandra M."},{"family":"Adebimpe","given":"Azeez"},{"family":"Alexander-Bloch","given":"Aaron"},{"family":"Cui","given":"Zaixu"},{"family":"Gur","given":"Ruben C."},{"family":"Gur","given":"Raquel E."},{"family":"Larsen","given":"Bart L."},{"family":"Linn","given":"Kristin A."},{"family":"O’Donnell","given":"Carly M."},{"family":"Pines","given":"Adam R."},{"family":"Raznahan","given":"Armin"},{"family":"Roalf","given":"David R."},{"family":"Sydnor","given":"Valerie J."},{"family":"Tapera","given":"Tinashe M."},{"family":"Tisdall","given":"M. Dylan"},{"family":"Vandekar","given":"Simon"},{"family":"Xia","given":"Cedric H."},{"family":"Detre","given":"John A."},{"family":"Shinohara","given":"Russell T."},{"family":"Satterthwaite","given":"Theodore D."}],"accessed":{"date-parts":[["2021",12,3]]},"issued":{"date-parts":[["2021",7,29]]}}}],"schema":"https://github.com/citation-style-language/schema/raw/master/csl-citation.json"} </w:instrText>
      </w:r>
      <w:r w:rsidR="007827E4">
        <w:fldChar w:fldCharType="separate"/>
      </w:r>
      <w:r w:rsidR="007827E4">
        <w:rPr>
          <w:noProof/>
        </w:rPr>
        <w:t>[1]</w:t>
      </w:r>
      <w:r w:rsidR="007827E4">
        <w:fldChar w:fldCharType="end"/>
      </w:r>
    </w:p>
    <w:p w14:paraId="0EC400CB" w14:textId="105F34E1" w:rsidR="00F2643E" w:rsidRDefault="00F2643E" w:rsidP="00B0125D"/>
    <w:p w14:paraId="2F7C5A01" w14:textId="76B8F7B9"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w:t>
      </w:r>
      <w:r w:rsidR="00FF3F9C">
        <w:t xml:space="preserv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w:t>
      </w:r>
      <w:r w:rsidR="007827E4">
        <w:t>al</w:t>
      </w:r>
      <w:r w:rsidR="00C930DC">
        <w:t xml:space="preserve"> effects for three modalities.</w:t>
      </w:r>
    </w:p>
    <w:p w14:paraId="1B7CA957" w14:textId="1364316D" w:rsidR="00EE049B" w:rsidRDefault="00EE049B"/>
    <w:p w14:paraId="272E57E9" w14:textId="32C76DCB" w:rsidR="00ED1A16" w:rsidRDefault="00856A9B">
      <w:r>
        <w:t>Methods:</w:t>
      </w:r>
    </w:p>
    <w:p w14:paraId="7690F985" w14:textId="5456D9CD" w:rsidR="005C58A1" w:rsidRDefault="00B31663">
      <w:r>
        <w:t>Our study included</w:t>
      </w:r>
      <w:r w:rsidR="00913DCC">
        <w:t xml:space="preserve"> </w:t>
      </w:r>
      <w:r w:rsidR="009609BF">
        <w:t>803</w:t>
      </w:r>
      <w:r w:rsidR="0013673F">
        <w:t xml:space="preserve"> youth</w:t>
      </w:r>
      <w:r w:rsidR="006D336F">
        <w:t>s</w:t>
      </w:r>
      <w:r w:rsidR="0013673F">
        <w:t xml:space="preserve"> </w:t>
      </w:r>
      <w:r w:rsidR="009609BF">
        <w:t>(340 males)</w:t>
      </w:r>
      <w:r w:rsidR="00570648">
        <w:t xml:space="preserve"> from ages 8-23 (mean = 15.6; </w:t>
      </w:r>
      <w:proofErr w:type="spellStart"/>
      <w:r w:rsidR="00570648">
        <w:t>sd</w:t>
      </w:r>
      <w:proofErr w:type="spellEnd"/>
      <w:r w:rsidR="00570648">
        <w:t xml:space="preserve"> = 3.3) </w:t>
      </w:r>
      <w:r w:rsidR="0013673F">
        <w:t>in the Philadelphia Neurodevelopmental Cohor</w:t>
      </w:r>
      <w:r w:rsidR="00BD7C30">
        <w:t>t</w:t>
      </w:r>
      <w:r w:rsidR="009A6CE1">
        <w:t xml:space="preserve"> </w:t>
      </w:r>
      <w:r w:rsidR="00BD7C30">
        <w:fldChar w:fldCharType="begin"/>
      </w:r>
      <w:r w:rsidR="007827E4">
        <w:instrText xml:space="preserve"> ADDIN ZOTERO_ITEM CSL_CITATION {"citationID":"UiExrf6E","properties":{"formattedCitation":"[4]","plainCitation":"[4]","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7827E4">
        <w:rPr>
          <w:noProof/>
        </w:rPr>
        <w:t>[4]</w:t>
      </w:r>
      <w:r w:rsidR="00BD7C30">
        <w:fldChar w:fldCharType="end"/>
      </w:r>
      <w:r w:rsidR="009A6CE1">
        <w:t xml:space="preserve"> </w:t>
      </w:r>
      <w:r w:rsidR="00570648">
        <w:t xml:space="preserve">who completed </w:t>
      </w:r>
      <w:r w:rsidR="0030507B">
        <w:t>T1-weighted MRI, arterial spin labeling MRI (ASL), and resting-state fMRI (</w:t>
      </w:r>
      <w:proofErr w:type="spellStart"/>
      <w:r w:rsidR="00BD7C30">
        <w:t>rfMRI</w:t>
      </w:r>
      <w:proofErr w:type="spellEnd"/>
      <w:r w:rsidR="00BD7C30">
        <w:t>)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BF</w:t>
      </w:r>
      <w:r w:rsidR="00743CD6">
        <w:t>, correcting for</w:t>
      </w:r>
      <w:r w:rsidR="00C94810">
        <w:t xml:space="preserve"> partial volume effects </w:t>
      </w:r>
      <w:r w:rsidR="00743CD6">
        <w:t xml:space="preserve">with </w:t>
      </w:r>
      <w:r w:rsidR="00C94810">
        <w:t>BASIL.</w:t>
      </w:r>
      <w:r w:rsidR="00C94810">
        <w:fldChar w:fldCharType="begin"/>
      </w:r>
      <w:r w:rsidR="007827E4">
        <w:instrText xml:space="preserve"> ADDIN ZOTERO_ITEM CSL_CITATION {"citationID":"GR7FEHJv","properties":{"formattedCitation":"[5]","plainCitation":"[5]","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7827E4">
        <w:rPr>
          <w:noProof/>
        </w:rPr>
        <w:t>[5]</w:t>
      </w:r>
      <w:r w:rsidR="00C94810">
        <w:fldChar w:fldCharType="end"/>
      </w:r>
      <w:r w:rsidR="0094051E">
        <w:t xml:space="preserve"> We used </w:t>
      </w:r>
      <w:proofErr w:type="spellStart"/>
      <w:r w:rsidR="0094051E">
        <w:t>rfMRI</w:t>
      </w:r>
      <w:proofErr w:type="spellEnd"/>
      <w:r w:rsidR="0094051E">
        <w:t xml:space="preserve"> scans to calculate ALFF and regional homogeneity (</w:t>
      </w:r>
      <w:proofErr w:type="spellStart"/>
      <w:r w:rsidR="0094051E">
        <w:t>ReHo</w:t>
      </w:r>
      <w:proofErr w:type="spellEnd"/>
      <w:r w:rsidR="0094051E">
        <w:t>).</w:t>
      </w:r>
    </w:p>
    <w:p w14:paraId="2F309B17" w14:textId="76BA94D3" w:rsidR="0094051E" w:rsidRDefault="0094051E"/>
    <w:p w14:paraId="473560EA" w14:textId="46FC068B"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ree </w:t>
      </w:r>
      <w:r>
        <w:t>modalities</w:t>
      </w:r>
      <w:r w:rsidR="0094051E">
        <w:t xml:space="preserve"> – CBF, ALFF, and </w:t>
      </w:r>
      <w:proofErr w:type="spellStart"/>
      <w:r w:rsidR="0094051E">
        <w:t>ReHo</w:t>
      </w:r>
      <w:proofErr w:type="spellEnd"/>
      <w:r>
        <w:t xml:space="preserve"> – by first </w:t>
      </w:r>
      <w:r w:rsidR="001B621E">
        <w:t>applying a gr</w:t>
      </w:r>
      <w:r w:rsidR="004B1EF1">
        <w:t>a</w:t>
      </w:r>
      <w:r w:rsidR="001B621E">
        <w:t xml:space="preserve">y matter mask to each. </w:t>
      </w:r>
      <w:r w:rsidR="00570648">
        <w:t>Next,</w:t>
      </w:r>
      <w:r w:rsidR="001B621E">
        <w:t xml:space="preserve"> we </w:t>
      </w:r>
      <w:r>
        <w:t>globally scal</w:t>
      </w:r>
      <w:r w:rsidR="00CF7595">
        <w:t>ed</w:t>
      </w:r>
      <w:r>
        <w:t xml:space="preserve"> intensities within each modality to a mean of 0 and variance of 1. </w:t>
      </w:r>
      <w:r w:rsidR="00570648">
        <w:t>F</w:t>
      </w:r>
      <w:r w:rsidR="00C04408">
        <w:t xml:space="preserve">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7E7EB912" w:rsidR="00572A7C" w:rsidRDefault="004A666B">
      <w:r>
        <w:rPr>
          <w:noProof/>
        </w:rPr>
        <w:lastRenderedPageBreak/>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w:t>
      </w:r>
      <w:r w:rsidR="007B3CC3">
        <w:t>controlling for</w:t>
      </w:r>
      <w:r w:rsidR="00430FB3">
        <w:t xml:space="preserve"> </w:t>
      </w:r>
      <w:r w:rsidR="00BE6BBC">
        <w:t xml:space="preserve">in-scanner motion. </w:t>
      </w:r>
      <w:r w:rsidR="00570648">
        <w:t xml:space="preserve">We corrected for voxel-level multiple comparisons using the false discovery rate (Q &lt; 0.05). </w:t>
      </w:r>
      <w:r w:rsidR="001B30CB">
        <w:t>Additionally, we explored whether age and sex effects were more highly enriched in certain functional networks using the spin test.</w:t>
      </w:r>
      <w:r w:rsidR="001B30CB">
        <w:fldChar w:fldCharType="begin"/>
      </w:r>
      <w:r w:rsidR="007827E4">
        <w:instrText xml:space="preserve"> ADDIN ZOTERO_ITEM CSL_CITATION {"citationID":"z4pgvPPG","properties":{"formattedCitation":"[6]","plainCitation":"[6]","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7827E4">
        <w:rPr>
          <w:noProof/>
        </w:rPr>
        <w:t>[6]</w:t>
      </w:r>
      <w:r w:rsidR="001B30CB">
        <w:fldChar w:fldCharType="end"/>
      </w:r>
      <w:r w:rsidR="001B30CB">
        <w:t xml:space="preserve"> </w:t>
      </w:r>
    </w:p>
    <w:p w14:paraId="12D48659" w14:textId="77777777" w:rsidR="00572A7C" w:rsidRDefault="00572A7C"/>
    <w:p w14:paraId="32D7AB72" w14:textId="77777777" w:rsidR="00DC3F09" w:rsidRDefault="00856A9B">
      <w:r>
        <w:t>Results:</w:t>
      </w:r>
      <w:r w:rsidR="009609BF">
        <w:t xml:space="preserve"> </w:t>
      </w:r>
    </w:p>
    <w:p w14:paraId="2F397A22" w14:textId="0E1A8C19"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6A28F7">
        <w:t xml:space="preserve">(Fig. 1)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w:t>
      </w:r>
      <w:r w:rsidR="000C0D6A">
        <w:t>25</w:t>
      </w:r>
      <w:r w:rsidR="00982BC8">
        <w:t>)</w:t>
      </w:r>
      <w:r w:rsidR="004C65A9">
        <w:t xml:space="preserve"> and default networks</w:t>
      </w:r>
      <w:r w:rsidR="00982BC8">
        <w:t xml:space="preserve"> (p = 0.0</w:t>
      </w:r>
      <w:r w:rsidR="000C0D6A">
        <w:t>39</w:t>
      </w:r>
      <w:r w:rsidR="00982BC8">
        <w:t>)</w:t>
      </w:r>
      <w:r w:rsidR="005E636A">
        <w:t>,</w:t>
      </w:r>
      <w:r w:rsidR="00982BC8">
        <w:t xml:space="preserve"> and the association between coupling and sex was enriched in</w:t>
      </w:r>
      <w:r w:rsidR="005E636A">
        <w:t xml:space="preserve"> the</w:t>
      </w:r>
      <w:r w:rsidR="00982BC8">
        <w:t xml:space="preserve"> frontoparietal network (p = 0.0</w:t>
      </w:r>
      <w:r w:rsidR="000C0D6A">
        <w:t>115</w:t>
      </w:r>
      <w:r w:rsidR="00982BC8">
        <w:t>)</w:t>
      </w:r>
      <w:r w:rsidR="006A28F7">
        <w:t xml:space="preserve"> (Fig. </w:t>
      </w:r>
      <w:r w:rsidR="002731B2">
        <w:t>2</w:t>
      </w:r>
      <w:r w:rsidR="006A28F7">
        <w:t>)</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496BB1">
        <w:t>corrected p</w:t>
      </w:r>
      <w:r w:rsidR="00EC5523">
        <w:t xml:space="preserve">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4A08C3">
        <w:t xml:space="preserve">corrected p </w:t>
      </w:r>
      <w:r w:rsidR="00621432">
        <w:t>&lt; 0.05)</w:t>
      </w:r>
      <w:r w:rsidR="00F73D88">
        <w:t>.</w:t>
      </w:r>
    </w:p>
    <w:p w14:paraId="785391EA" w14:textId="77777777" w:rsidR="009609BF" w:rsidRDefault="009609BF"/>
    <w:p w14:paraId="48DBC839" w14:textId="2ABFEF4C" w:rsidR="00856A9B" w:rsidRDefault="00856A9B">
      <w:r>
        <w:t>Conclusions:</w:t>
      </w:r>
    </w:p>
    <w:p w14:paraId="520C5169" w14:textId="2FF691DE" w:rsidR="00D4609C" w:rsidRDefault="00554597">
      <w:r>
        <w:t xml:space="preserve">PCA-based </w:t>
      </w:r>
      <w:proofErr w:type="spellStart"/>
      <w:r>
        <w:t>IMCo</w:t>
      </w:r>
      <w:proofErr w:type="spellEnd"/>
      <w:r>
        <w:t xml:space="preserve"> offers a generalized approach for coupling of two modalities and a novel methodology for coupling of more than two modalities. </w:t>
      </w:r>
      <w:r w:rsidR="0057464A" w:rsidRPr="0057464A">
        <w:t>We found local intermodal patterns of</w:t>
      </w:r>
      <w:r w:rsidR="00046DBC">
        <w:t xml:space="preserve"> </w:t>
      </w:r>
      <w:r w:rsidR="0057464A" w:rsidRPr="0057464A">
        <w:t>blood flow, resting state activation</w:t>
      </w:r>
      <w:r w:rsidR="00046DBC">
        <w:t xml:space="preserve">, and </w:t>
      </w:r>
      <w:r w:rsidR="00046DBC" w:rsidRPr="0057464A">
        <w:t>connectivity</w:t>
      </w:r>
      <w:r w:rsidR="00046DBC">
        <w:t xml:space="preserve"> </w:t>
      </w:r>
      <w:r w:rsidR="0057464A" w:rsidRPr="0057464A">
        <w:t xml:space="preserve">that evolve through neurodevelopment in </w:t>
      </w:r>
      <w:r w:rsidR="0057464A">
        <w:t>frontoparietal and default networks</w:t>
      </w:r>
      <w:r w:rsidR="0057464A" w:rsidRPr="0057464A">
        <w:t>.</w:t>
      </w:r>
      <w:r w:rsidR="0057464A">
        <w:t xml:space="preserve"> </w:t>
      </w:r>
      <w:r w:rsidR="00EE1E77">
        <w:t>Th</w:t>
      </w:r>
      <w:r w:rsidR="0057464A">
        <w:t xml:space="preserve">ese findings </w:t>
      </w:r>
      <w:r w:rsidR="000C5D22">
        <w:t xml:space="preserve">are unique from </w:t>
      </w:r>
      <w:r w:rsidR="00E97C67">
        <w:t>those in</w:t>
      </w:r>
      <w:r w:rsidR="0057464A">
        <w:t xml:space="preserve"> </w:t>
      </w:r>
      <w:r w:rsidR="00E97C67">
        <w:t xml:space="preserve">individual </w:t>
      </w:r>
      <w:r w:rsidR="0057464A">
        <w:t>modalities</w:t>
      </w:r>
      <w:r w:rsidR="00E97C67">
        <w:t>.</w:t>
      </w:r>
      <w:r w:rsidR="00EE1E77">
        <w:t xml:space="preserve"> </w:t>
      </w:r>
      <w:r w:rsidR="00FA6E52">
        <w:t>As multimodal data become</w:t>
      </w:r>
      <w:r w:rsidR="0057464A">
        <w:t xml:space="preserve"> more</w:t>
      </w:r>
      <w:r w:rsidR="00FA6E52">
        <w:t xml:space="preserve">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w:t>
      </w:r>
      <w:r w:rsidR="00FA6E52">
        <w:t xml:space="preserve">efficient </w:t>
      </w:r>
      <w:r w:rsidR="00CF7595">
        <w:t xml:space="preserve">analysis </w:t>
      </w:r>
      <w:r w:rsidR="0057464A">
        <w:t>to</w:t>
      </w:r>
      <w:r w:rsidR="00CF7595">
        <w:t xml:space="preserve"> uncover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2E99F757" w14:textId="77777777" w:rsidR="001F1848" w:rsidRPr="001F1848" w:rsidRDefault="00233011" w:rsidP="001F1848">
      <w:pPr>
        <w:pStyle w:val="Bibliography"/>
        <w:rPr>
          <w:rFonts w:ascii="Calibri" w:hAnsi="Calibri" w:cs="Calibri"/>
        </w:rPr>
      </w:pPr>
      <w:r>
        <w:fldChar w:fldCharType="begin"/>
      </w:r>
      <w:r w:rsidR="001F1848">
        <w:instrText xml:space="preserve"> ADDIN ZOTERO_BIBL {"uncited":[],"omitted":[],"custom":[]} CSL_BIBLIOGRAPHY </w:instrText>
      </w:r>
      <w:r>
        <w:fldChar w:fldCharType="separate"/>
      </w:r>
      <w:r w:rsidR="001F1848" w:rsidRPr="001F1848">
        <w:rPr>
          <w:rFonts w:ascii="Calibri" w:hAnsi="Calibri" w:cs="Calibri"/>
        </w:rPr>
        <w:t xml:space="preserve">1. </w:t>
      </w:r>
      <w:r w:rsidR="001F1848" w:rsidRPr="001F1848">
        <w:rPr>
          <w:rFonts w:ascii="Calibri" w:hAnsi="Calibri" w:cs="Calibri"/>
        </w:rPr>
        <w:tab/>
        <w:t>Baller EB, Valcarcel AM, Adebimpe A, et al (2021) Developmental coupling of cerebral blood flow and fMRI fluctuations in youth. bioRxiv. https://doi.org/10.1101/2021.07.28.454179</w:t>
      </w:r>
    </w:p>
    <w:p w14:paraId="63B2A2DD" w14:textId="77777777" w:rsidR="001F1848" w:rsidRPr="001F1848" w:rsidRDefault="001F1848" w:rsidP="001F1848">
      <w:pPr>
        <w:pStyle w:val="Bibliography"/>
        <w:rPr>
          <w:rFonts w:ascii="Calibri" w:hAnsi="Calibri" w:cs="Calibri"/>
        </w:rPr>
      </w:pPr>
      <w:r w:rsidRPr="001F1848">
        <w:rPr>
          <w:rFonts w:ascii="Calibri" w:hAnsi="Calibri" w:cs="Calibri"/>
        </w:rPr>
        <w:t xml:space="preserve">2. </w:t>
      </w:r>
      <w:r w:rsidRPr="001F1848">
        <w:rPr>
          <w:rFonts w:ascii="Calibri" w:hAnsi="Calibri" w:cs="Calibri"/>
        </w:rPr>
        <w:tab/>
        <w:t>Vandekar SN, Shinohara RT, Raznahan A, et al (2016) Subject-level Measurement of Local Cortical Coupling. NeuroImage 133:88–97. https://doi.org/10.1016/j.neuroimage.2016.03.002</w:t>
      </w:r>
    </w:p>
    <w:p w14:paraId="571EE574" w14:textId="77777777" w:rsidR="001F1848" w:rsidRPr="001F1848" w:rsidRDefault="001F1848" w:rsidP="001F1848">
      <w:pPr>
        <w:pStyle w:val="Bibliography"/>
        <w:rPr>
          <w:rFonts w:ascii="Calibri" w:hAnsi="Calibri" w:cs="Calibri"/>
        </w:rPr>
      </w:pPr>
      <w:r w:rsidRPr="001F1848">
        <w:rPr>
          <w:rFonts w:ascii="Calibri" w:hAnsi="Calibri" w:cs="Calibri"/>
        </w:rPr>
        <w:t xml:space="preserve">3. </w:t>
      </w:r>
      <w:r w:rsidRPr="001F1848">
        <w:rPr>
          <w:rFonts w:ascii="Calibri" w:hAnsi="Calibri" w:cs="Calibri"/>
        </w:rPr>
        <w:tab/>
        <w:t>Valcarcel AM, Linn KA, Vandekar SN, et al (2018) MIMoSA: An Automated Method for Intermodal Segmentation Analysis of Multiple Sclerosis Brain Lesions. J Neuroimaging Off J Am Soc Neuroimaging 28:389–398. https://doi.org/10.1111/jon.12506</w:t>
      </w:r>
    </w:p>
    <w:p w14:paraId="575585EE" w14:textId="77777777" w:rsidR="001F1848" w:rsidRPr="001F1848" w:rsidRDefault="001F1848" w:rsidP="001F1848">
      <w:pPr>
        <w:pStyle w:val="Bibliography"/>
        <w:rPr>
          <w:rFonts w:ascii="Calibri" w:hAnsi="Calibri" w:cs="Calibri"/>
        </w:rPr>
      </w:pPr>
      <w:r w:rsidRPr="001F1848">
        <w:rPr>
          <w:rFonts w:ascii="Calibri" w:hAnsi="Calibri" w:cs="Calibri"/>
        </w:rPr>
        <w:t xml:space="preserve">4. </w:t>
      </w:r>
      <w:r w:rsidRPr="001F1848">
        <w:rPr>
          <w:rFonts w:ascii="Calibri" w:hAnsi="Calibri" w:cs="Calibri"/>
        </w:rPr>
        <w:tab/>
        <w:t>Satterthwaite TD, Elliott MA, Ruparel K, et al (2014) Neuroimaging of the Philadelphia Neurodevelopmental Cohort. NeuroImage 86:544–553. https://doi.org/10.1016/j.neuroimage.2013.07.064</w:t>
      </w:r>
    </w:p>
    <w:p w14:paraId="06FFDFCB" w14:textId="77777777" w:rsidR="001F1848" w:rsidRPr="001F1848" w:rsidRDefault="001F1848" w:rsidP="001F1848">
      <w:pPr>
        <w:pStyle w:val="Bibliography"/>
        <w:rPr>
          <w:rFonts w:ascii="Calibri" w:hAnsi="Calibri" w:cs="Calibri"/>
        </w:rPr>
      </w:pPr>
      <w:r w:rsidRPr="001F1848">
        <w:rPr>
          <w:rFonts w:ascii="Calibri" w:hAnsi="Calibri" w:cs="Calibri"/>
        </w:rPr>
        <w:t xml:space="preserve">5. </w:t>
      </w:r>
      <w:r w:rsidRPr="001F1848">
        <w:rPr>
          <w:rFonts w:ascii="Calibri" w:hAnsi="Calibri" w:cs="Calibri"/>
        </w:rPr>
        <w:tab/>
        <w:t>Chappell MA, Groves AR, MacIntosh BJ, et al (2011) Partial volume correction of multiple inversion time arterial spin labeling MRI data. Magn Reson Med 65:1173–1183. https://doi.org/10.1002/mrm.22641</w:t>
      </w:r>
    </w:p>
    <w:p w14:paraId="21392A8B" w14:textId="77777777" w:rsidR="001F1848" w:rsidRPr="001F1848" w:rsidRDefault="001F1848" w:rsidP="001F1848">
      <w:pPr>
        <w:pStyle w:val="Bibliography"/>
        <w:rPr>
          <w:rFonts w:ascii="Calibri" w:hAnsi="Calibri" w:cs="Calibri"/>
        </w:rPr>
      </w:pPr>
      <w:r w:rsidRPr="001F1848">
        <w:rPr>
          <w:rFonts w:ascii="Calibri" w:hAnsi="Calibri" w:cs="Calibri"/>
        </w:rPr>
        <w:t xml:space="preserve">6. </w:t>
      </w:r>
      <w:r w:rsidRPr="001F1848">
        <w:rPr>
          <w:rFonts w:ascii="Calibri" w:hAnsi="Calibri" w:cs="Calibri"/>
        </w:rPr>
        <w:tab/>
        <w:t>Alexander-Bloch AF, Shou H, Liu S, et al (2018) On testing for spatial correspondence between maps of human brain structure and function. NeuroImage 178:540–551. https://doi.org/10.1016/j.neuroimage.2018.05.070</w:t>
      </w:r>
    </w:p>
    <w:p w14:paraId="3DEE5DB5" w14:textId="67D7C0B2" w:rsidR="00233011" w:rsidRDefault="00233011">
      <w:r>
        <w:fldChar w:fldCharType="end"/>
      </w:r>
    </w:p>
    <w:p w14:paraId="108F416E" w14:textId="6ED9B322" w:rsidR="0048624D" w:rsidRDefault="0048624D">
      <w:r>
        <w:br w:type="page"/>
      </w:r>
    </w:p>
    <w:p w14:paraId="30BA1849" w14:textId="15E9E31E" w:rsidR="00572A7C" w:rsidRDefault="006A28F7">
      <w:r>
        <w:rPr>
          <w:noProof/>
        </w:rPr>
        <w:lastRenderedPageBreak/>
        <w:drawing>
          <wp:inline distT="0" distB="0" distL="0" distR="0" wp14:anchorId="3D328D8A" wp14:editId="03BE5DC9">
            <wp:extent cx="5943600" cy="2784764"/>
            <wp:effectExtent l="0" t="0" r="0" b="0"/>
            <wp:docPr id="2" name="Picture 2"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rrow&#10;&#10;Description automatically generated with medium confidence"/>
                    <pic:cNvPicPr/>
                  </pic:nvPicPr>
                  <pic:blipFill rotWithShape="1">
                    <a:blip r:embed="rId6" cstate="print">
                      <a:extLst>
                        <a:ext uri="{28A0092B-C50C-407E-A947-70E740481C1C}">
                          <a14:useLocalDpi xmlns:a14="http://schemas.microsoft.com/office/drawing/2010/main" val="0"/>
                        </a:ext>
                      </a:extLst>
                    </a:blip>
                    <a:srcRect b="16642"/>
                    <a:stretch/>
                  </pic:blipFill>
                  <pic:spPr bwMode="auto">
                    <a:xfrm>
                      <a:off x="0" y="0"/>
                      <a:ext cx="5943600" cy="2784764"/>
                    </a:xfrm>
                    <a:prstGeom prst="rect">
                      <a:avLst/>
                    </a:prstGeom>
                    <a:ln>
                      <a:noFill/>
                    </a:ln>
                    <a:extLst>
                      <a:ext uri="{53640926-AAD7-44D8-BBD7-CCE9431645EC}">
                        <a14:shadowObscured xmlns:a14="http://schemas.microsoft.com/office/drawing/2010/main"/>
                      </a:ext>
                    </a:extLst>
                  </pic:spPr>
                </pic:pic>
              </a:graphicData>
            </a:graphic>
          </wp:inline>
        </w:drawing>
      </w:r>
      <w:r w:rsidR="007B3CC3">
        <w:rPr>
          <w:noProof/>
        </w:rPr>
        <w:drawing>
          <wp:inline distT="0" distB="0" distL="0" distR="0" wp14:anchorId="371FE7C2" wp14:editId="5F28F502">
            <wp:extent cx="5943600" cy="33407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1453E"/>
    <w:rsid w:val="00046DBC"/>
    <w:rsid w:val="0005047F"/>
    <w:rsid w:val="00064100"/>
    <w:rsid w:val="00083E41"/>
    <w:rsid w:val="000C0D6A"/>
    <w:rsid w:val="000C5D22"/>
    <w:rsid w:val="00126829"/>
    <w:rsid w:val="00134A92"/>
    <w:rsid w:val="0013673F"/>
    <w:rsid w:val="00150E72"/>
    <w:rsid w:val="001B30CB"/>
    <w:rsid w:val="001B621E"/>
    <w:rsid w:val="001F1848"/>
    <w:rsid w:val="00222147"/>
    <w:rsid w:val="00233011"/>
    <w:rsid w:val="002731B2"/>
    <w:rsid w:val="00294C70"/>
    <w:rsid w:val="002A6BAA"/>
    <w:rsid w:val="002B7D0B"/>
    <w:rsid w:val="002E161D"/>
    <w:rsid w:val="0030507B"/>
    <w:rsid w:val="00316100"/>
    <w:rsid w:val="00384735"/>
    <w:rsid w:val="003A1F42"/>
    <w:rsid w:val="003A3E54"/>
    <w:rsid w:val="003C5976"/>
    <w:rsid w:val="00400B42"/>
    <w:rsid w:val="00430FB3"/>
    <w:rsid w:val="0047702C"/>
    <w:rsid w:val="0048624D"/>
    <w:rsid w:val="00496BB1"/>
    <w:rsid w:val="004A08C3"/>
    <w:rsid w:val="004A666B"/>
    <w:rsid w:val="004B1EF1"/>
    <w:rsid w:val="004B4BB4"/>
    <w:rsid w:val="004C65A9"/>
    <w:rsid w:val="004C694F"/>
    <w:rsid w:val="004F50BB"/>
    <w:rsid w:val="00501250"/>
    <w:rsid w:val="005342A1"/>
    <w:rsid w:val="00554597"/>
    <w:rsid w:val="00570648"/>
    <w:rsid w:val="00572A7C"/>
    <w:rsid w:val="0057464A"/>
    <w:rsid w:val="00582A48"/>
    <w:rsid w:val="005C58A1"/>
    <w:rsid w:val="005D3AC9"/>
    <w:rsid w:val="005E1EB8"/>
    <w:rsid w:val="005E636A"/>
    <w:rsid w:val="005F152E"/>
    <w:rsid w:val="00617E43"/>
    <w:rsid w:val="00621432"/>
    <w:rsid w:val="006858B5"/>
    <w:rsid w:val="006A28F7"/>
    <w:rsid w:val="006D336F"/>
    <w:rsid w:val="006E4784"/>
    <w:rsid w:val="00730C56"/>
    <w:rsid w:val="007318F4"/>
    <w:rsid w:val="00743CD6"/>
    <w:rsid w:val="007827E4"/>
    <w:rsid w:val="007B3CC3"/>
    <w:rsid w:val="00856A9B"/>
    <w:rsid w:val="0089315B"/>
    <w:rsid w:val="008B7C0C"/>
    <w:rsid w:val="008D3174"/>
    <w:rsid w:val="009040F7"/>
    <w:rsid w:val="00913DCC"/>
    <w:rsid w:val="00931B05"/>
    <w:rsid w:val="0094051E"/>
    <w:rsid w:val="009609BF"/>
    <w:rsid w:val="00982BC8"/>
    <w:rsid w:val="009A6CE1"/>
    <w:rsid w:val="009F7A5F"/>
    <w:rsid w:val="00A52AD4"/>
    <w:rsid w:val="00A63D84"/>
    <w:rsid w:val="00A85F62"/>
    <w:rsid w:val="00A872B8"/>
    <w:rsid w:val="00AA6BB7"/>
    <w:rsid w:val="00AD2991"/>
    <w:rsid w:val="00AE6801"/>
    <w:rsid w:val="00B0125D"/>
    <w:rsid w:val="00B31663"/>
    <w:rsid w:val="00B508AC"/>
    <w:rsid w:val="00BA04EC"/>
    <w:rsid w:val="00BB6294"/>
    <w:rsid w:val="00BD7C30"/>
    <w:rsid w:val="00BE6BBC"/>
    <w:rsid w:val="00C04408"/>
    <w:rsid w:val="00C77B4E"/>
    <w:rsid w:val="00C930DC"/>
    <w:rsid w:val="00C942AC"/>
    <w:rsid w:val="00C94810"/>
    <w:rsid w:val="00C96686"/>
    <w:rsid w:val="00CB38F3"/>
    <w:rsid w:val="00CF7595"/>
    <w:rsid w:val="00D225B0"/>
    <w:rsid w:val="00D32809"/>
    <w:rsid w:val="00D34CA8"/>
    <w:rsid w:val="00D4609C"/>
    <w:rsid w:val="00DC39DA"/>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938101">
      <w:bodyDiv w:val="1"/>
      <w:marLeft w:val="0"/>
      <w:marRight w:val="0"/>
      <w:marTop w:val="0"/>
      <w:marBottom w:val="0"/>
      <w:divBdr>
        <w:top w:val="none" w:sz="0" w:space="0" w:color="auto"/>
        <w:left w:val="none" w:sz="0" w:space="0" w:color="auto"/>
        <w:bottom w:val="none" w:sz="0" w:space="0" w:color="auto"/>
        <w:right w:val="none" w:sz="0" w:space="0" w:color="auto"/>
      </w:divBdr>
    </w:div>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customXml" Target="ink/ink1.xml"/><Relationship Id="rId9"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4</Pages>
  <Words>4468</Words>
  <Characters>2547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42</cp:revision>
  <dcterms:created xsi:type="dcterms:W3CDTF">2021-11-23T14:26:00Z</dcterms:created>
  <dcterms:modified xsi:type="dcterms:W3CDTF">2021-12-0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oecQxy"/&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